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121C" w:rsidRDefault="007E121C" w:rsidP="007E121C">
      <w:pPr>
        <w:pStyle w:val="Ttulo1"/>
      </w:pPr>
      <w:r>
        <w:t>Conceptos Teóricos</w:t>
      </w:r>
    </w:p>
    <w:p w:rsidR="007E121C" w:rsidRDefault="007E121C" w:rsidP="007E121C">
      <w:pPr>
        <w:pStyle w:val="Ttulo2"/>
      </w:pPr>
      <w:r>
        <w:t>Learning Management System (LMS)</w:t>
      </w:r>
    </w:p>
    <w:p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rsidR="00DE5542" w:rsidRDefault="00DE5542" w:rsidP="00DE5542">
      <w:r>
        <w:t>Principalmente las funcionalidades básicas que proporcionan los LMS son las siguientes:</w:t>
      </w:r>
    </w:p>
    <w:p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4A0C9F">
        <w:instrText xml:space="preserve"> ADDIN ZOTERO_ITEM CSL_CITATION {"citationID":"2bi3ge57qj","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rsidR="00D6659F" w:rsidRDefault="00D6659F" w:rsidP="00D6659F">
      <w:pPr>
        <w:pStyle w:val="Ttulo2"/>
      </w:pPr>
      <w:r>
        <w:t>Plataforma Moodle</w:t>
      </w:r>
    </w:p>
    <w:p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rsidR="00220865" w:rsidRDefault="00220865" w:rsidP="00D6659F">
      <w:r>
        <w:t>Dentro de las características generales de Moodle encontr</w:t>
      </w:r>
      <w:r w:rsidR="00CE3229">
        <w:t xml:space="preserve">amos </w:t>
      </w:r>
      <w:r w:rsidR="00CE3229">
        <w:fldChar w:fldCharType="begin"/>
      </w:r>
      <w:r w:rsidR="00CE3229">
        <w:instrText xml:space="preserve"> ADDIN ZOTERO_ITEM CSL_CITATION {"citationID":"1jrpb08e5n","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rsidR="00220865" w:rsidRDefault="00220865" w:rsidP="0021198B">
      <w:pPr>
        <w:pStyle w:val="Prrafodelista"/>
        <w:numPr>
          <w:ilvl w:val="0"/>
          <w:numId w:val="16"/>
        </w:numPr>
      </w:pPr>
      <w:r>
        <w:lastRenderedPageBreak/>
        <w:t>Permite ser ejecutado en múltiples sistemas operativos que soporten la tecnología PHP.</w:t>
      </w:r>
    </w:p>
    <w:p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rsidR="00220865" w:rsidRDefault="00220865" w:rsidP="0021198B">
      <w:pPr>
        <w:pStyle w:val="Prrafodelista"/>
        <w:numPr>
          <w:ilvl w:val="0"/>
          <w:numId w:val="16"/>
        </w:numPr>
      </w:pPr>
      <w:r>
        <w:t>Gracias a su sistema interno, permite mantener actualizadas todas las actualizaciones.</w:t>
      </w:r>
    </w:p>
    <w:p w:rsidR="00220865" w:rsidRDefault="00220865" w:rsidP="0021198B">
      <w:pPr>
        <w:pStyle w:val="Prrafodelista"/>
        <w:numPr>
          <w:ilvl w:val="0"/>
          <w:numId w:val="16"/>
        </w:numPr>
      </w:pPr>
      <w:r>
        <w:t>Tiene una interfaz simple, ligera, eficiente y compatible con multitud de navegadores web.</w:t>
      </w:r>
    </w:p>
    <w:p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rsidR="00220865" w:rsidRDefault="008A1484" w:rsidP="00220865">
      <w:r>
        <w:t>Algunos de los módulos que se ofrecen en Moodle son: módulo de tareas, de consulta, de foro, diario, cuestionario, recurso, encuesta, wiki y taller.</w:t>
      </w:r>
    </w:p>
    <w:p w:rsidR="00220865" w:rsidRPr="00D6659F" w:rsidRDefault="00220865" w:rsidP="00220865">
      <w:r>
        <w:t>Existen diferentes roles de usuarios en Moodle: Administrador (puede realizar cualquier modificación), Creador de cursos, Profesor, Profesor sin permisos de edición, Estudiante e Invitado.</w:t>
      </w:r>
    </w:p>
    <w:p w:rsidR="00782F60" w:rsidRDefault="00782F60" w:rsidP="00782F60">
      <w:pPr>
        <w:pStyle w:val="Ttulo1"/>
      </w:pPr>
      <w:r>
        <w:t>Técnicas y herramientas</w:t>
      </w:r>
    </w:p>
    <w:p w:rsidR="00782F60" w:rsidRDefault="00782F60" w:rsidP="00782F60">
      <w:pPr>
        <w:pStyle w:val="Ttulo2"/>
      </w:pPr>
      <w:r>
        <w:t>Técnicas de desarrollo</w:t>
      </w:r>
    </w:p>
    <w:p w:rsidR="00782F60" w:rsidRDefault="00782F60" w:rsidP="00782F60">
      <w:pPr>
        <w:pStyle w:val="Ttulo3"/>
      </w:pPr>
      <w:r>
        <w:t>LTI</w:t>
      </w:r>
    </w:p>
    <w:p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rsidR="00782F60" w:rsidRDefault="00782F60" w:rsidP="00782F60">
      <w:pPr>
        <w:pStyle w:val="Ttulo3"/>
      </w:pPr>
      <w:r>
        <w:t>Modelo-vista-controlador (MVC)</w:t>
      </w:r>
    </w:p>
    <w:p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CE3229">
        <w:instrText xml:space="preserve"> ADDIN ZOTERO_ITEM CSL_CITATION {"citationID":"urtbha5bi","properties":{"formattedCitation":"[4]","plainCitation":"[4]"},"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CE3229" w:rsidRPr="00CE3229">
        <w:rPr>
          <w:rFonts w:ascii="Calibri" w:hAnsi="Calibri"/>
        </w:rPr>
        <w:t>[4]</w:t>
      </w:r>
      <w:r w:rsidR="00CE3229">
        <w:fldChar w:fldCharType="end"/>
      </w:r>
      <w:r w:rsidR="00433EE1">
        <w:t>:</w:t>
      </w:r>
    </w:p>
    <w:p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rsidR="00433EE1" w:rsidRDefault="00433EE1" w:rsidP="0021198B">
      <w:pPr>
        <w:pStyle w:val="Cuerpo"/>
        <w:numPr>
          <w:ilvl w:val="0"/>
          <w:numId w:val="12"/>
        </w:numPr>
      </w:pPr>
      <w:r>
        <w:rPr>
          <w:b/>
        </w:rPr>
        <w:lastRenderedPageBreak/>
        <w:t>Vista</w:t>
      </w:r>
      <w:r w:rsidRPr="00433EE1">
        <w:t>:</w:t>
      </w:r>
      <w:r>
        <w:t xml:space="preserve"> La vista hace una representación de los datos del modelo, es decir, se trata de la interfaz de usuario.</w:t>
      </w:r>
    </w:p>
    <w:p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rsidR="00782F60" w:rsidRDefault="00335DE7" w:rsidP="00782F60">
      <w:pPr>
        <w:pStyle w:val="Ttulo3"/>
      </w:pPr>
      <w:r>
        <w:t>Desarrollo ágil de software</w:t>
      </w:r>
    </w:p>
    <w:p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CE3229">
        <w:instrText xml:space="preserve"> ADDIN ZOTERO_ITEM CSL_CITATION {"citationID":"16467lfb8q","properties":{"formattedCitation":"[5]","plainCitation":"[5]"},"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CE3229" w:rsidRPr="00CE3229">
        <w:rPr>
          <w:rFonts w:ascii="Calibri" w:hAnsi="Calibri"/>
        </w:rPr>
        <w:t>[5]</w:t>
      </w:r>
      <w:r w:rsidR="00CE3229">
        <w:fldChar w:fldCharType="end"/>
      </w:r>
      <w:r>
        <w:t>.</w:t>
      </w:r>
    </w:p>
    <w:p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CE3229">
        <w:instrText xml:space="preserve"> ADDIN ZOTERO_ITEM CSL_CITATION {"citationID":"lpgvautdi","properties":{"formattedCitation":"[6]","plainCitation":"[6]"},"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CE3229" w:rsidRPr="00CE3229">
        <w:rPr>
          <w:rFonts w:ascii="Calibri" w:hAnsi="Calibri"/>
        </w:rPr>
        <w:t>[6]</w:t>
      </w:r>
      <w:r w:rsidR="00CE3229">
        <w:fldChar w:fldCharType="end"/>
      </w:r>
      <w:r w:rsidR="00494B18">
        <w:t>.</w:t>
      </w:r>
    </w:p>
    <w:p w:rsidR="00782F60" w:rsidRDefault="00782F60" w:rsidP="00494B18">
      <w:pPr>
        <w:pStyle w:val="Ttulo4"/>
      </w:pPr>
      <w:r>
        <w:t>SCRUM</w:t>
      </w:r>
    </w:p>
    <w:p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CE3229">
        <w:instrText xml:space="preserve"> ADDIN ZOTERO_ITEM CSL_CITATION {"citationID":"14bub36pov","properties":{"formattedCitation":"[7]","plainCitation":"[7]"},"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CE3229" w:rsidRPr="00CE3229">
        <w:rPr>
          <w:rFonts w:ascii="Calibri" w:hAnsi="Calibri"/>
        </w:rPr>
        <w:t>[7]</w:t>
      </w:r>
      <w:r w:rsidR="00CE3229">
        <w:fldChar w:fldCharType="end"/>
      </w:r>
      <w:r>
        <w:t>.</w:t>
      </w:r>
    </w:p>
    <w:p w:rsidR="00494B18" w:rsidRDefault="004E59BD" w:rsidP="00494B18">
      <w:r>
        <w:t>Dentro de SCRUM existen varios roles</w:t>
      </w:r>
      <w:r w:rsidR="00CE3229">
        <w:t xml:space="preserve"> </w:t>
      </w:r>
      <w:r w:rsidR="00CE3229">
        <w:fldChar w:fldCharType="begin"/>
      </w:r>
      <w:r w:rsidR="00CE3229">
        <w:instrText xml:space="preserve"> ADDIN ZOTERO_ITEM CSL_CITATION {"citationID":"lg5d9pknd","properties":{"formattedCitation":"[8]","plainCitation":"[8]"},"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CE3229" w:rsidRPr="00CE3229">
        <w:rPr>
          <w:rFonts w:ascii="Calibri" w:hAnsi="Calibri"/>
        </w:rPr>
        <w:t>[8]</w:t>
      </w:r>
      <w:r w:rsidR="00CE3229">
        <w:fldChar w:fldCharType="end"/>
      </w:r>
      <w:r>
        <w:t>:</w:t>
      </w:r>
    </w:p>
    <w:p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rsidR="004E59BD" w:rsidRDefault="004E0743" w:rsidP="004E59BD">
      <w:r>
        <w:t>SCRUM ha sido la metodología de desarrollo ágil utilizada. Par ello cada dos semanas se realizaba una reunión o iteración entre tutor y alumno.</w:t>
      </w:r>
    </w:p>
    <w:p w:rsidR="004E0743" w:rsidRDefault="004E0743" w:rsidP="004E59BD">
      <w:r>
        <w:lastRenderedPageBreak/>
        <w:t>En cada reunión se realizaban las siguientes tareas y en ese mismo orden:</w:t>
      </w:r>
    </w:p>
    <w:p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rsidR="00782F60" w:rsidRDefault="00782F60" w:rsidP="00782F60">
      <w:pPr>
        <w:pStyle w:val="Ttulo2"/>
      </w:pPr>
      <w:r>
        <w:t>Herramientas de software</w:t>
      </w:r>
    </w:p>
    <w:p w:rsidR="00646ED0" w:rsidRDefault="00646ED0" w:rsidP="00646ED0">
      <w:pPr>
        <w:pStyle w:val="Ttulo3"/>
      </w:pPr>
      <w:r>
        <w:t>Lenguajes</w:t>
      </w:r>
    </w:p>
    <w:p w:rsidR="006977CC" w:rsidRDefault="006977CC" w:rsidP="006977CC">
      <w:pPr>
        <w:pStyle w:val="Ttulo4"/>
      </w:pPr>
      <w:r>
        <w:t>HTML</w:t>
      </w:r>
      <w:r w:rsidR="00F834ED">
        <w:t>5</w:t>
      </w:r>
    </w:p>
    <w:p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CE3229">
        <w:rPr>
          <w:rFonts w:ascii="Calibri" w:hAnsi="Calibri"/>
        </w:rPr>
        <w:instrText xml:space="preserve"> ADDIN ZOTERO_ITEM CSL_CITATION {"citationID":"27vf4u9092","properties":{"formattedCitation":"[9]","plainCitation":"[9]"},"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CE3229" w:rsidRPr="00CE3229">
        <w:rPr>
          <w:rFonts w:ascii="Calibri" w:hAnsi="Calibri"/>
        </w:rPr>
        <w:t>[9]</w:t>
      </w:r>
      <w:r w:rsidR="00CE3229">
        <w:rPr>
          <w:rFonts w:ascii="Calibri" w:hAnsi="Calibri"/>
        </w:rPr>
        <w:fldChar w:fldCharType="end"/>
      </w:r>
      <w:r>
        <w:t xml:space="preserve">. </w:t>
      </w:r>
    </w:p>
    <w:p w:rsidR="003D5420" w:rsidRDefault="00F07246" w:rsidP="00F834ED">
      <w:r>
        <w:t>HTML5 es la última versión de HTML, y representa dos conceptos nuevos</w:t>
      </w:r>
      <w:r w:rsidR="00CE3229">
        <w:t xml:space="preserve"> </w:t>
      </w:r>
      <w:r w:rsidR="00CE3229">
        <w:fldChar w:fldCharType="begin"/>
      </w:r>
      <w:r w:rsidR="00CE3229">
        <w:instrText xml:space="preserve"> ADDIN ZOTERO_ITEM CSL_CITATION {"citationID":"24r61k570g","properties":{"formattedCitation":"[10]","plainCitation":"[10]"},"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CE3229" w:rsidRPr="00CE3229">
        <w:rPr>
          <w:rFonts w:ascii="Calibri" w:hAnsi="Calibri"/>
        </w:rPr>
        <w:t>[10]</w:t>
      </w:r>
      <w:r w:rsidR="00CE3229">
        <w:fldChar w:fldCharType="end"/>
      </w:r>
      <w:r>
        <w:t>:</w:t>
      </w:r>
    </w:p>
    <w:p w:rsidR="00F07246" w:rsidRDefault="00F07246" w:rsidP="0021198B">
      <w:pPr>
        <w:pStyle w:val="Prrafodelista"/>
        <w:numPr>
          <w:ilvl w:val="0"/>
          <w:numId w:val="5"/>
        </w:numPr>
      </w:pPr>
      <w:r>
        <w:t>Contiene nuevos elementos, atributos y comportamientos.</w:t>
      </w:r>
    </w:p>
    <w:p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rsidR="00F07246" w:rsidRDefault="00F07246" w:rsidP="00F07246">
      <w:r>
        <w:t>Una gran ventaja de HTML5 es que es posible adaptarlo a las pantallas de cualquier tipo de dispositivos (portátiles, tablets, móviles, etc).</w:t>
      </w:r>
    </w:p>
    <w:p w:rsidR="00F07246" w:rsidRPr="00F834ED" w:rsidRDefault="00F07246" w:rsidP="00F07246">
      <w:r>
        <w:t xml:space="preserve">Página web de la herramienta: </w:t>
      </w:r>
      <w:hyperlink r:id="rId8" w:history="1">
        <w:r w:rsidRPr="00D70435">
          <w:rPr>
            <w:rStyle w:val="Hipervnculo"/>
          </w:rPr>
          <w:t>http://www.w3.org/TR/html5/</w:t>
        </w:r>
      </w:hyperlink>
    </w:p>
    <w:p w:rsidR="006977CC" w:rsidRDefault="006977CC" w:rsidP="006977CC">
      <w:pPr>
        <w:pStyle w:val="Ttulo4"/>
      </w:pPr>
      <w:r>
        <w:t>PHP</w:t>
      </w:r>
    </w:p>
    <w:p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rsidR="0035326E" w:rsidRDefault="0035326E" w:rsidP="00F07246">
      <w:r>
        <w:t>Algunas de las características de este lenguaje son las siguientes</w:t>
      </w:r>
      <w:r w:rsidR="00CE3229">
        <w:t xml:space="preserve"> </w:t>
      </w:r>
      <w:r w:rsidR="00CE3229">
        <w:fldChar w:fldCharType="begin"/>
      </w:r>
      <w:r w:rsidR="00CE3229">
        <w:instrText xml:space="preserve"> ADDIN ZOTERO_ITEM CSL_CITATION {"citationID":"137bam61q6","properties":{"formattedCitation":"[11]","plainCitation":"[11]"},"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CE3229" w:rsidRPr="00CE3229">
        <w:rPr>
          <w:rFonts w:ascii="Calibri" w:hAnsi="Calibri"/>
        </w:rPr>
        <w:t>[11]</w:t>
      </w:r>
      <w:r w:rsidR="00CE3229">
        <w:fldChar w:fldCharType="end"/>
      </w:r>
      <w:r>
        <w:t>:</w:t>
      </w:r>
    </w:p>
    <w:p w:rsidR="0035326E" w:rsidRDefault="0035326E" w:rsidP="0021198B">
      <w:pPr>
        <w:pStyle w:val="Prrafodelista"/>
        <w:numPr>
          <w:ilvl w:val="0"/>
          <w:numId w:val="6"/>
        </w:numPr>
      </w:pPr>
      <w:r>
        <w:t>Es considerado un lenguaje fácil de aprender.</w:t>
      </w:r>
    </w:p>
    <w:p w:rsidR="0035326E" w:rsidRDefault="00C835AB" w:rsidP="0021198B">
      <w:pPr>
        <w:pStyle w:val="Prrafodelista"/>
        <w:numPr>
          <w:ilvl w:val="0"/>
          <w:numId w:val="6"/>
        </w:numPr>
      </w:pPr>
      <w:r>
        <w:t>Tiene capacidad para conectarse con la mayoría de los motores de base de datos.</w:t>
      </w:r>
    </w:p>
    <w:p w:rsidR="00C835AB" w:rsidRDefault="00C835AB" w:rsidP="0021198B">
      <w:pPr>
        <w:pStyle w:val="Prrafodelista"/>
        <w:numPr>
          <w:ilvl w:val="0"/>
          <w:numId w:val="6"/>
        </w:numPr>
      </w:pPr>
      <w:r>
        <w:t>Lenguaje libre y abierto.</w:t>
      </w:r>
    </w:p>
    <w:p w:rsidR="00C835AB" w:rsidRDefault="00C835AB" w:rsidP="0021198B">
      <w:pPr>
        <w:pStyle w:val="Prrafodelista"/>
        <w:numPr>
          <w:ilvl w:val="0"/>
          <w:numId w:val="6"/>
        </w:numPr>
      </w:pPr>
      <w:r>
        <w:t>Multitud de documentación, foros y ejemplos.</w:t>
      </w:r>
    </w:p>
    <w:p w:rsidR="00C835AB" w:rsidRDefault="00C835AB" w:rsidP="0021198B">
      <w:pPr>
        <w:pStyle w:val="Prrafodelista"/>
        <w:numPr>
          <w:ilvl w:val="0"/>
          <w:numId w:val="6"/>
        </w:numPr>
      </w:pPr>
      <w:r>
        <w:t>No requiere definición de tipos de variables, permite técnicas de programación orientada a objetos y manejo de excepciones.</w:t>
      </w:r>
    </w:p>
    <w:p w:rsidR="00F71741" w:rsidRPr="0035326E" w:rsidRDefault="00F71741" w:rsidP="00F71741">
      <w:r>
        <w:t xml:space="preserve">Página web de la herramienta: </w:t>
      </w:r>
      <w:hyperlink r:id="rId9" w:history="1">
        <w:r w:rsidRPr="00557EBB">
          <w:rPr>
            <w:rStyle w:val="Hipervnculo"/>
          </w:rPr>
          <w:t>http://php.net/</w:t>
        </w:r>
      </w:hyperlink>
    </w:p>
    <w:p w:rsidR="006977CC" w:rsidRDefault="006977CC" w:rsidP="006977CC">
      <w:pPr>
        <w:pStyle w:val="Ttulo4"/>
      </w:pPr>
      <w:r>
        <w:lastRenderedPageBreak/>
        <w:t>Bootstrap</w:t>
      </w:r>
    </w:p>
    <w:p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CE3229">
        <w:instrText xml:space="preserve"> ADDIN ZOTERO_ITEM CSL_CITATION {"citationID":"2faqgqapqo","properties":{"formattedCitation":"[12]","plainCitation":"[12]"},"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CE3229" w:rsidRPr="00CE3229">
        <w:rPr>
          <w:rFonts w:ascii="Calibri" w:hAnsi="Calibri"/>
        </w:rPr>
        <w:t>[12]</w:t>
      </w:r>
      <w:r w:rsidR="00CE3229">
        <w:fldChar w:fldCharType="end"/>
      </w:r>
      <w:r>
        <w:t>.</w:t>
      </w:r>
    </w:p>
    <w:p w:rsidR="00F71741" w:rsidRDefault="00F71741" w:rsidP="00F71741">
      <w:r>
        <w:t xml:space="preserve">Se podría decir que sus principales características de </w:t>
      </w:r>
      <w:r w:rsidRPr="00F71741">
        <w:rPr>
          <w:i/>
        </w:rPr>
        <w:t>Bootstrap</w:t>
      </w:r>
      <w:r>
        <w:t xml:space="preserve"> son las siguientes:</w:t>
      </w:r>
    </w:p>
    <w:p w:rsidR="00F71741" w:rsidRDefault="00FA5FA0" w:rsidP="0021198B">
      <w:pPr>
        <w:pStyle w:val="Prrafodelista"/>
        <w:numPr>
          <w:ilvl w:val="0"/>
          <w:numId w:val="7"/>
        </w:numPr>
      </w:pPr>
      <w:r>
        <w:t>Permite diseño adaptativo.</w:t>
      </w:r>
    </w:p>
    <w:p w:rsidR="00FA5FA0" w:rsidRDefault="00FA5FA0" w:rsidP="0021198B">
      <w:pPr>
        <w:pStyle w:val="Prrafodelista"/>
        <w:numPr>
          <w:ilvl w:val="0"/>
          <w:numId w:val="7"/>
        </w:numPr>
      </w:pPr>
      <w:r>
        <w:t>Diseños simples, limpios e intuitivos de crear.</w:t>
      </w:r>
    </w:p>
    <w:p w:rsidR="00FA5FA0" w:rsidRDefault="00FA5FA0" w:rsidP="0021198B">
      <w:pPr>
        <w:pStyle w:val="Prrafodelista"/>
        <w:numPr>
          <w:ilvl w:val="0"/>
          <w:numId w:val="7"/>
        </w:numPr>
      </w:pPr>
      <w:r>
        <w:t>Multitud de tutoriales y comunidad activa.</w:t>
      </w:r>
    </w:p>
    <w:p w:rsidR="00FA5FA0" w:rsidRDefault="00FA5FA0" w:rsidP="0021198B">
      <w:pPr>
        <w:pStyle w:val="Prrafodelista"/>
        <w:numPr>
          <w:ilvl w:val="0"/>
          <w:numId w:val="7"/>
        </w:numPr>
      </w:pPr>
      <w:r>
        <w:t>Compatible con la mayoría de los navegadores web.</w:t>
      </w:r>
    </w:p>
    <w:p w:rsidR="00FA5FA0" w:rsidRPr="00F71741" w:rsidRDefault="00FA5FA0" w:rsidP="00FA5FA0">
      <w:r>
        <w:t xml:space="preserve">Página web de la herramienta: </w:t>
      </w:r>
      <w:hyperlink r:id="rId10" w:history="1">
        <w:r w:rsidRPr="00557EBB">
          <w:rPr>
            <w:rStyle w:val="Hipervnculo"/>
          </w:rPr>
          <w:t>http://getbootstrap.com/</w:t>
        </w:r>
      </w:hyperlink>
    </w:p>
    <w:p w:rsidR="006977CC" w:rsidRDefault="006977CC" w:rsidP="006977CC">
      <w:pPr>
        <w:pStyle w:val="Ttulo4"/>
      </w:pPr>
      <w:r>
        <w:t>XML</w:t>
      </w:r>
    </w:p>
    <w:p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CE3229">
        <w:instrText xml:space="preserve"> ADDIN ZOTERO_ITEM CSL_CITATION {"citationID":"r0qvkl3j8","properties":{"formattedCitation":"[13]","plainCitation":"[13]"},"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CE3229" w:rsidRPr="00CE3229">
        <w:rPr>
          <w:rFonts w:ascii="Calibri" w:hAnsi="Calibri"/>
        </w:rPr>
        <w:t>[13]</w:t>
      </w:r>
      <w:r w:rsidR="00CE3229">
        <w:fldChar w:fldCharType="end"/>
      </w:r>
      <w:r>
        <w:t xml:space="preserve">. </w:t>
      </w:r>
    </w:p>
    <w:p w:rsidR="00FA5FA0" w:rsidRDefault="00A662FE" w:rsidP="00FA5FA0">
      <w:r>
        <w:t>Con una explicación breve, h</w:t>
      </w:r>
      <w:r w:rsidR="00FA5FA0">
        <w:t xml:space="preserve">a sido utilizado en el TFG </w:t>
      </w:r>
      <w:r>
        <w:t>para las siguientes tareas</w:t>
      </w:r>
      <w:r w:rsidR="00FA5FA0">
        <w:t>:</w:t>
      </w:r>
    </w:p>
    <w:p w:rsidR="00FA5FA0" w:rsidRDefault="00A662FE" w:rsidP="0021198B">
      <w:pPr>
        <w:pStyle w:val="Prrafodelista"/>
        <w:numPr>
          <w:ilvl w:val="0"/>
          <w:numId w:val="8"/>
        </w:numPr>
      </w:pPr>
      <w:r>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rsidR="00A662FE" w:rsidRDefault="00A662FE" w:rsidP="00A662FE">
      <w:r>
        <w:t xml:space="preserve">Página web de la herramienta: </w:t>
      </w:r>
      <w:hyperlink r:id="rId11" w:history="1">
        <w:r w:rsidRPr="00557EBB">
          <w:rPr>
            <w:rStyle w:val="Hipervnculo"/>
          </w:rPr>
          <w:t>http://www.w3.org/XML/</w:t>
        </w:r>
      </w:hyperlink>
    </w:p>
    <w:p w:rsidR="00A662FE" w:rsidRPr="00FA5FA0" w:rsidRDefault="00A662FE" w:rsidP="00A662FE"/>
    <w:p w:rsidR="00646ED0" w:rsidRDefault="00646ED0" w:rsidP="00646ED0">
      <w:pPr>
        <w:pStyle w:val="Ttulo3"/>
      </w:pPr>
      <w:r>
        <w:t>Herramientas</w:t>
      </w:r>
    </w:p>
    <w:p w:rsidR="006977CC" w:rsidRDefault="006977CC" w:rsidP="00A662FE">
      <w:pPr>
        <w:pStyle w:val="Ttulo4"/>
      </w:pPr>
      <w:r>
        <w:t>GitHub</w:t>
      </w:r>
    </w:p>
    <w:p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CE3229">
        <w:instrText xml:space="preserve"> ADDIN ZOTERO_ITEM CSL_CITATION {"citationID":"29749nnia0","properties":{"formattedCitation":"[14]","plainCitation":"[14]"},"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CE3229" w:rsidRPr="00CE3229">
        <w:rPr>
          <w:rFonts w:ascii="Calibri" w:hAnsi="Calibri"/>
        </w:rPr>
        <w:t>[14]</w:t>
      </w:r>
      <w:r w:rsidR="00CE3229">
        <w:fldChar w:fldCharType="end"/>
      </w:r>
      <w:r>
        <w:t>.</w:t>
      </w:r>
    </w:p>
    <w:p w:rsidR="00A662FE" w:rsidRDefault="00A662FE" w:rsidP="00A662FE">
      <w:r>
        <w:t>Ha sido elegido por ser muy intuitivo y fáciles de usar, además de haber sido utilizado en varias asignaturas impartidas en la carrera.</w:t>
      </w:r>
    </w:p>
    <w:p w:rsidR="00A662FE" w:rsidRPr="00A662FE" w:rsidRDefault="00A662FE" w:rsidP="00A662FE">
      <w:r>
        <w:t xml:space="preserve">Página web de la herramienta: </w:t>
      </w:r>
      <w:hyperlink r:id="rId12" w:history="1">
        <w:r w:rsidRPr="00557EBB">
          <w:rPr>
            <w:rStyle w:val="Hipervnculo"/>
          </w:rPr>
          <w:t>https://github.com/</w:t>
        </w:r>
      </w:hyperlink>
    </w:p>
    <w:p w:rsidR="006977CC" w:rsidRDefault="006977CC" w:rsidP="00A662FE">
      <w:pPr>
        <w:pStyle w:val="Ttulo4"/>
      </w:pPr>
      <w:r>
        <w:lastRenderedPageBreak/>
        <w:t>XP-DEV</w:t>
      </w:r>
    </w:p>
    <w:p w:rsidR="00A662FE" w:rsidRDefault="007775A6" w:rsidP="00A662FE">
      <w:r>
        <w:t>Herramienta utilizada para gestionar o manejar proyectos ágiles. Dispone de diferentes planes o versiones de pago pero la que se ha utilizado es la gratuita.</w:t>
      </w:r>
    </w:p>
    <w:p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rsidR="007775A6" w:rsidRDefault="007775A6" w:rsidP="00A662FE">
      <w:r>
        <w:t>A medida que se iban realizando las tareas se añadían las horas empleadas para ello y en caso de conseguir acabar la tarea, se marcaba como completa o finalizada.</w:t>
      </w:r>
    </w:p>
    <w:p w:rsidR="007775A6" w:rsidRPr="00A662FE" w:rsidRDefault="007775A6" w:rsidP="00A662FE">
      <w:r>
        <w:t xml:space="preserve">Página web de la herramienta: </w:t>
      </w:r>
      <w:hyperlink r:id="rId13" w:history="1">
        <w:r w:rsidRPr="00557EBB">
          <w:rPr>
            <w:rStyle w:val="Hipervnculo"/>
          </w:rPr>
          <w:t>https://xp-dev.com/</w:t>
        </w:r>
      </w:hyperlink>
    </w:p>
    <w:p w:rsidR="006977CC" w:rsidRDefault="006977CC" w:rsidP="00A662FE">
      <w:pPr>
        <w:pStyle w:val="Ttulo4"/>
      </w:pPr>
      <w:r>
        <w:t>Moodle</w:t>
      </w:r>
    </w:p>
    <w:p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rsidR="00DB746F" w:rsidRDefault="00DB746F" w:rsidP="00DB746F">
      <w:r>
        <w:t xml:space="preserve">Página web de la herramienta: </w:t>
      </w:r>
      <w:hyperlink r:id="rId14" w:history="1">
        <w:r w:rsidRPr="00557EBB">
          <w:rPr>
            <w:rStyle w:val="Hipervnculo"/>
          </w:rPr>
          <w:t>https://moodle.org/?lang=es</w:t>
        </w:r>
      </w:hyperlink>
    </w:p>
    <w:p w:rsidR="006977CC" w:rsidRDefault="006977CC" w:rsidP="00DB746F">
      <w:pPr>
        <w:pStyle w:val="Ttulo4"/>
      </w:pPr>
      <w:r>
        <w:t>WampServer</w:t>
      </w:r>
    </w:p>
    <w:p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A77D04">
        <w:instrText xml:space="preserve"> ADDIN ZOTERO_ITEM CSL_CITATION {"citationID":"6i0ghvk0t","properties":{"formattedCitation":"[15]","plainCitation":"[15]"},"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A77D04" w:rsidRPr="00A77D04">
        <w:rPr>
          <w:rFonts w:ascii="Calibri" w:hAnsi="Calibri"/>
        </w:rPr>
        <w:t>[15]</w:t>
      </w:r>
      <w:r w:rsidR="00A77D04">
        <w:fldChar w:fldCharType="end"/>
      </w:r>
      <w:r>
        <w:t>.</w:t>
      </w:r>
    </w:p>
    <w:p w:rsidR="00802B0A" w:rsidRDefault="00802B0A" w:rsidP="00802B0A">
      <w:r>
        <w:t xml:space="preserve">Página web de la herramienta: </w:t>
      </w:r>
      <w:hyperlink r:id="rId15" w:history="1">
        <w:r w:rsidRPr="00431ABC">
          <w:rPr>
            <w:rStyle w:val="Hipervnculo"/>
          </w:rPr>
          <w:t>http://www.wampserver.com/en/</w:t>
        </w:r>
      </w:hyperlink>
    </w:p>
    <w:p w:rsidR="00802B0A" w:rsidRDefault="00715DBE" w:rsidP="00802B0A">
      <w:pPr>
        <w:pStyle w:val="Ttulo4"/>
      </w:pPr>
      <w:r>
        <w:t>MySQL</w:t>
      </w:r>
    </w:p>
    <w:p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rsidR="00715DBE" w:rsidRDefault="00715DBE" w:rsidP="00715DBE">
      <w:r>
        <w:t>Algunas de sus características son las siguientes</w:t>
      </w:r>
      <w:r w:rsidR="00A77D04">
        <w:t xml:space="preserve"> </w:t>
      </w:r>
      <w:r w:rsidR="00A77D04">
        <w:fldChar w:fldCharType="begin"/>
      </w:r>
      <w:r w:rsidR="00A77D04">
        <w:instrText xml:space="preserve"> ADDIN ZOTERO_ITEM CSL_CITATION {"citationID":"fitli040q","properties":{"formattedCitation":"[16]","plainCitation":"[16]"},"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77D04" w:rsidRPr="00A77D04">
        <w:rPr>
          <w:rFonts w:ascii="Calibri" w:hAnsi="Calibri"/>
        </w:rPr>
        <w:t>[16]</w:t>
      </w:r>
      <w:r w:rsidR="00A77D04">
        <w:fldChar w:fldCharType="end"/>
      </w:r>
      <w:r>
        <w:t>:</w:t>
      </w:r>
    </w:p>
    <w:p w:rsidR="00715DBE" w:rsidRDefault="00715DBE" w:rsidP="0021198B">
      <w:pPr>
        <w:pStyle w:val="Prrafodelista"/>
        <w:numPr>
          <w:ilvl w:val="0"/>
          <w:numId w:val="9"/>
        </w:numPr>
      </w:pPr>
      <w:r>
        <w:t>Amplio subconjunto del lenguaje SQL.</w:t>
      </w:r>
    </w:p>
    <w:p w:rsidR="00715DBE" w:rsidRDefault="00715DBE" w:rsidP="0021198B">
      <w:pPr>
        <w:pStyle w:val="Prrafodelista"/>
        <w:numPr>
          <w:ilvl w:val="0"/>
          <w:numId w:val="9"/>
        </w:numPr>
      </w:pPr>
      <w:r>
        <w:t>Está disponible en gran cantidad de plataformas y sistemas.</w:t>
      </w:r>
    </w:p>
    <w:p w:rsidR="00715DBE" w:rsidRDefault="00715DBE" w:rsidP="0021198B">
      <w:pPr>
        <w:pStyle w:val="Prrafodelista"/>
        <w:numPr>
          <w:ilvl w:val="0"/>
          <w:numId w:val="9"/>
        </w:numPr>
      </w:pPr>
      <w:r>
        <w:t>Posibilidad de transacciones y claves foráneas.</w:t>
      </w:r>
    </w:p>
    <w:p w:rsidR="00715DBE" w:rsidRDefault="00715DBE" w:rsidP="00715DBE">
      <w:r w:rsidRPr="00715DBE">
        <w:rPr>
          <w:i/>
        </w:rPr>
        <w:lastRenderedPageBreak/>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rsidR="00715DBE" w:rsidRPr="00715DBE" w:rsidRDefault="00715DBE" w:rsidP="00715DBE">
      <w:r>
        <w:t xml:space="preserve">Página web de la herramienta: </w:t>
      </w:r>
      <w:hyperlink r:id="rId16" w:history="1">
        <w:r w:rsidRPr="00431ABC">
          <w:rPr>
            <w:rStyle w:val="Hipervnculo"/>
          </w:rPr>
          <w:t>https://www.mysql.com/</w:t>
        </w:r>
      </w:hyperlink>
    </w:p>
    <w:p w:rsidR="00F834ED" w:rsidRDefault="00F834ED" w:rsidP="00A662FE">
      <w:pPr>
        <w:pStyle w:val="Ttulo4"/>
      </w:pPr>
      <w:r>
        <w:t>HeidiSQL</w:t>
      </w:r>
    </w:p>
    <w:p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77D04">
        <w:instrText xml:space="preserve"> ADDIN ZOTERO_ITEM CSL_CITATION {"citationID":"12loo5oamm","properties":{"formattedCitation":"[17]","plainCitation":"[17]"},"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77D04" w:rsidRPr="00A77D04">
        <w:rPr>
          <w:rFonts w:ascii="Calibri" w:hAnsi="Calibri"/>
        </w:rPr>
        <w:t>[17]</w:t>
      </w:r>
      <w:r w:rsidR="00A77D04">
        <w:fldChar w:fldCharType="end"/>
      </w:r>
      <w:r w:rsidR="00BC4FB6">
        <w:t>:</w:t>
      </w:r>
    </w:p>
    <w:p w:rsidR="00BC4FB6" w:rsidRDefault="00BC4FB6" w:rsidP="0021198B">
      <w:pPr>
        <w:pStyle w:val="Prrafodelista"/>
        <w:numPr>
          <w:ilvl w:val="0"/>
          <w:numId w:val="10"/>
        </w:numPr>
      </w:pPr>
      <w:r>
        <w:t>Consulta de las bases de datos y tablas.</w:t>
      </w:r>
    </w:p>
    <w:p w:rsidR="00BC4FB6" w:rsidRDefault="00BC4FB6" w:rsidP="0021198B">
      <w:pPr>
        <w:pStyle w:val="Prrafodelista"/>
        <w:numPr>
          <w:ilvl w:val="0"/>
          <w:numId w:val="10"/>
        </w:numPr>
      </w:pPr>
      <w:r>
        <w:t>Exportación e importación de las tablas.</w:t>
      </w:r>
    </w:p>
    <w:p w:rsidR="00BC4FB6" w:rsidRDefault="00BC4FB6" w:rsidP="0021198B">
      <w:pPr>
        <w:pStyle w:val="Prrafodelista"/>
        <w:numPr>
          <w:ilvl w:val="0"/>
          <w:numId w:val="10"/>
        </w:numPr>
      </w:pPr>
      <w:r>
        <w:t>E</w:t>
      </w:r>
      <w:r w:rsidR="00A77D04">
        <w:t>dición sencilla de tablas de da</w:t>
      </w:r>
      <w:r>
        <w:t>tos.</w:t>
      </w:r>
    </w:p>
    <w:p w:rsidR="00BC4FB6" w:rsidRPr="00715DBE" w:rsidRDefault="00BC4FB6" w:rsidP="00BC4FB6">
      <w:r>
        <w:t xml:space="preserve">Página web de la herramienta: </w:t>
      </w:r>
      <w:hyperlink r:id="rId17" w:history="1">
        <w:r w:rsidRPr="00431ABC">
          <w:rPr>
            <w:rStyle w:val="Hipervnculo"/>
          </w:rPr>
          <w:t>http://www.heidisql.com/</w:t>
        </w:r>
      </w:hyperlink>
    </w:p>
    <w:p w:rsidR="00F834ED" w:rsidRDefault="00F834ED" w:rsidP="00A662FE">
      <w:pPr>
        <w:pStyle w:val="Ttulo4"/>
      </w:pPr>
      <w:r>
        <w:t>Astah</w:t>
      </w:r>
    </w:p>
    <w:p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A77D04">
        <w:instrText xml:space="preserve"> ADDIN ZOTERO_ITEM CSL_CITATION {"citationID":"dgrr40dq9","properties":{"formattedCitation":"[18]","plainCitation":"[18]"},"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77D04">
        <w:rPr>
          <w:rFonts w:ascii="MS Gothic" w:hAnsi="MS Gothic" w:cs="MS Gothic"/>
        </w:rPr>
        <w:instrText>ジュード</w:instrText>
      </w:r>
      <w:r w:rsidR="00A77D04">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77D04" w:rsidRPr="00A77D04">
        <w:rPr>
          <w:rFonts w:ascii="Calibri" w:hAnsi="Calibri"/>
        </w:rPr>
        <w:t>[18]</w:t>
      </w:r>
      <w:r w:rsidR="00A77D04">
        <w:fldChar w:fldCharType="end"/>
      </w:r>
      <w:r>
        <w:t>:</w:t>
      </w:r>
    </w:p>
    <w:p w:rsidR="00BC4FB6" w:rsidRDefault="00BC4FB6" w:rsidP="0021198B">
      <w:pPr>
        <w:pStyle w:val="Prrafodelista"/>
        <w:numPr>
          <w:ilvl w:val="0"/>
          <w:numId w:val="11"/>
        </w:numPr>
      </w:pPr>
      <w:r>
        <w:t>Generación de diagramas de clase.</w:t>
      </w:r>
    </w:p>
    <w:p w:rsidR="00BC4FB6" w:rsidRDefault="00BC4FB6" w:rsidP="0021198B">
      <w:pPr>
        <w:pStyle w:val="Prrafodelista"/>
        <w:numPr>
          <w:ilvl w:val="0"/>
          <w:numId w:val="11"/>
        </w:numPr>
      </w:pPr>
      <w:r>
        <w:t>Generación de diagramas de casos de uso.</w:t>
      </w:r>
    </w:p>
    <w:p w:rsidR="00BC4FB6" w:rsidRDefault="00BC4FB6" w:rsidP="0021198B">
      <w:pPr>
        <w:pStyle w:val="Prrafodelista"/>
        <w:numPr>
          <w:ilvl w:val="0"/>
          <w:numId w:val="11"/>
        </w:numPr>
      </w:pPr>
      <w:r>
        <w:t>Generación de diagramas de actividad.</w:t>
      </w:r>
    </w:p>
    <w:p w:rsidR="00BC4FB6" w:rsidRDefault="00BC4FB6" w:rsidP="0021198B">
      <w:pPr>
        <w:pStyle w:val="Prrafodelista"/>
        <w:numPr>
          <w:ilvl w:val="0"/>
          <w:numId w:val="11"/>
        </w:numPr>
      </w:pPr>
      <w:r>
        <w:t>Generación de diagramas de secuencia.</w:t>
      </w:r>
    </w:p>
    <w:p w:rsidR="00BC4FB6" w:rsidRDefault="00BC4FB6" w:rsidP="00BC4FB6">
      <w:r>
        <w:t xml:space="preserve">Página web de la herramienta: </w:t>
      </w:r>
      <w:hyperlink r:id="rId18" w:history="1">
        <w:r w:rsidRPr="00431ABC">
          <w:rPr>
            <w:rStyle w:val="Hipervnculo"/>
          </w:rPr>
          <w:t>http://astah.net/</w:t>
        </w:r>
      </w:hyperlink>
    </w:p>
    <w:p w:rsidR="00BC4FB6" w:rsidRPr="00BC4FB6" w:rsidRDefault="00BC4FB6" w:rsidP="00BC4FB6"/>
    <w:p w:rsidR="00BC4FB6" w:rsidRDefault="00802B0A" w:rsidP="00BC4FB6">
      <w:pPr>
        <w:pStyle w:val="Ttulo4"/>
      </w:pPr>
      <w:r>
        <w:t>FileSync</w:t>
      </w:r>
    </w:p>
    <w:p w:rsidR="00EC1CBF" w:rsidRDefault="00EC1CBF" w:rsidP="00BC4FB6">
      <w:r>
        <w:t xml:space="preserve">Herramienta que te permite sincronizar archivos y carpetas entre dos directorios diferentes. </w:t>
      </w:r>
    </w:p>
    <w:p w:rsidR="00EC1CBF" w:rsidRDefault="00EC1CBF" w:rsidP="00BC4FB6">
      <w:r>
        <w:t xml:space="preserve">Ha sido utilizada para mantener actualizado el código fuente que se encuentra alojado en el subdirectorio GitHub del directorio Documentos. </w:t>
      </w:r>
    </w:p>
    <w:p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rsidR="000763FC" w:rsidRDefault="000763FC" w:rsidP="00BC4FB6">
      <w:pPr>
        <w:rPr>
          <w:rStyle w:val="Hipervnculo"/>
        </w:rPr>
      </w:pPr>
      <w:r>
        <w:t xml:space="preserve">Página web de la herramienta: </w:t>
      </w:r>
      <w:hyperlink r:id="rId19" w:history="1">
        <w:r w:rsidRPr="00431ABC">
          <w:rPr>
            <w:rStyle w:val="Hipervnculo"/>
          </w:rPr>
          <w:t>http://www.freefilesync.org/</w:t>
        </w:r>
      </w:hyperlink>
    </w:p>
    <w:p w:rsidR="00375EF8" w:rsidRDefault="00375EF8">
      <w:pPr>
        <w:rPr>
          <w:rStyle w:val="Hipervnculo"/>
        </w:rPr>
      </w:pPr>
      <w:r>
        <w:rPr>
          <w:rStyle w:val="Hipervnculo"/>
        </w:rPr>
        <w:br w:type="page"/>
      </w:r>
    </w:p>
    <w:p w:rsidR="00375EF8" w:rsidRDefault="00375EF8" w:rsidP="00375EF8">
      <w:pPr>
        <w:pStyle w:val="Ttulo1"/>
      </w:pPr>
      <w:r>
        <w:lastRenderedPageBreak/>
        <w:t>Trabajos relacionados</w:t>
      </w:r>
    </w:p>
    <w:p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rsidR="00375EF8" w:rsidRDefault="00375EF8" w:rsidP="00375EF8">
      <w:pPr>
        <w:pStyle w:val="Cuerpo"/>
      </w:pPr>
      <w:r>
        <w:t>A continuación se van a mostrar las herramientas que nos han servido para mejorar o aclarar ideas en ciertos puntos de la aplicación.</w:t>
      </w:r>
    </w:p>
    <w:p w:rsidR="00375EF8" w:rsidRDefault="00375EF8" w:rsidP="00375EF8">
      <w:pPr>
        <w:pStyle w:val="Ttulo2"/>
      </w:pPr>
      <w:r>
        <w:t>UBUVirtual</w:t>
      </w:r>
    </w:p>
    <w:p w:rsidR="00375EF8" w:rsidRDefault="00375EF8" w:rsidP="00375EF8">
      <w:r>
        <w:t>Esta herramienta nos ha ayudado a tanto en la parte de Moodle de nuestra aplicación como en la propia aplicación web.</w:t>
      </w:r>
    </w:p>
    <w:p w:rsidR="00375EF8" w:rsidRDefault="00375EF8" w:rsidP="00375EF8">
      <w:r>
        <w:t>Por la parte de Moodle nos ha ayudado en los siguientes aspectos:</w:t>
      </w:r>
    </w:p>
    <w:p w:rsidR="00375EF8" w:rsidRDefault="00375EF8" w:rsidP="00375EF8">
      <w:pPr>
        <w:pStyle w:val="Prrafodelista"/>
        <w:numPr>
          <w:ilvl w:val="0"/>
          <w:numId w:val="17"/>
        </w:numPr>
      </w:pPr>
      <w:r>
        <w:t>En la creación y organización de los cursos.</w:t>
      </w:r>
    </w:p>
    <w:p w:rsidR="00375EF8" w:rsidRDefault="00375EF8" w:rsidP="00375EF8">
      <w:pPr>
        <w:pStyle w:val="Prrafodelista"/>
        <w:numPr>
          <w:ilvl w:val="0"/>
          <w:numId w:val="17"/>
        </w:numPr>
      </w:pPr>
      <w:r>
        <w:t>En la creación y organización de las diferentes tareas propias de los cursos.</w:t>
      </w:r>
    </w:p>
    <w:p w:rsidR="00A00931" w:rsidRDefault="00A00931" w:rsidP="00A00931">
      <w:r>
        <w:t>Por la parte de la aplicación web nos ha ayudado en los siguientes aspectos:</w:t>
      </w:r>
    </w:p>
    <w:p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rsidR="00A00931" w:rsidRDefault="00A00931" w:rsidP="00A00931">
      <w:pPr>
        <w:pStyle w:val="Prrafodelista"/>
        <w:numPr>
          <w:ilvl w:val="1"/>
          <w:numId w:val="18"/>
        </w:numPr>
        <w:rPr>
          <w:b/>
          <w:i/>
        </w:rPr>
      </w:pPr>
      <w:r w:rsidRPr="00A00931">
        <w:rPr>
          <w:b/>
          <w:i/>
        </w:rPr>
        <w:t>UBUVirtual</w:t>
      </w:r>
    </w:p>
    <w:p w:rsidR="00A00931" w:rsidRPr="00A00931" w:rsidRDefault="00A00931" w:rsidP="00A00931">
      <w:pPr>
        <w:jc w:val="center"/>
        <w:rPr>
          <w:b/>
          <w:i/>
        </w:rPr>
      </w:pPr>
      <w:r>
        <w:rPr>
          <w:noProof/>
          <w:lang w:eastAsia="es-ES"/>
        </w:rPr>
        <w:drawing>
          <wp:inline distT="0" distB="0" distL="0" distR="0" wp14:anchorId="22584B67" wp14:editId="3051760D">
            <wp:extent cx="5400040" cy="24307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30780"/>
                    </a:xfrm>
                    <a:prstGeom prst="rect">
                      <a:avLst/>
                    </a:prstGeom>
                  </pic:spPr>
                </pic:pic>
              </a:graphicData>
            </a:graphic>
          </wp:inline>
        </w:drawing>
      </w:r>
    </w:p>
    <w:p w:rsidR="00A00931" w:rsidRDefault="00A00931" w:rsidP="00A00931">
      <w:pPr>
        <w:pStyle w:val="Prrafodelista"/>
        <w:numPr>
          <w:ilvl w:val="1"/>
          <w:numId w:val="18"/>
        </w:numPr>
        <w:rPr>
          <w:b/>
          <w:i/>
        </w:rPr>
      </w:pPr>
      <w:r>
        <w:rPr>
          <w:b/>
          <w:i/>
        </w:rPr>
        <w:t>Aplicación Autocorrección prácticas java:</w:t>
      </w:r>
    </w:p>
    <w:p w:rsidR="00846A44" w:rsidRDefault="00A00931" w:rsidP="00A00931">
      <w:pPr>
        <w:rPr>
          <w:b/>
          <w:i/>
          <w:color w:val="FF0000"/>
        </w:rPr>
      </w:pPr>
      <w:r w:rsidRPr="00A00931">
        <w:rPr>
          <w:b/>
          <w:i/>
          <w:color w:val="FF0000"/>
        </w:rPr>
        <w:t>AÑADIR FOTO</w:t>
      </w:r>
    </w:p>
    <w:p w:rsidR="00846A44" w:rsidRDefault="00846A44" w:rsidP="00A00931">
      <w:pPr>
        <w:rPr>
          <w:b/>
          <w:i/>
          <w:color w:val="FF0000"/>
        </w:rPr>
      </w:pPr>
    </w:p>
    <w:p w:rsidR="00846A44" w:rsidRDefault="00846A44" w:rsidP="00846A44">
      <w:pPr>
        <w:pStyle w:val="Ttulo2"/>
      </w:pPr>
      <w:r>
        <w:lastRenderedPageBreak/>
        <w:t>SonarQube</w:t>
      </w:r>
    </w:p>
    <w:p w:rsidR="00846A44" w:rsidRPr="00846A44" w:rsidRDefault="00846A44" w:rsidP="00846A44">
      <w:pPr>
        <w:rPr>
          <w:u w:val="single"/>
        </w:rPr>
      </w:pPr>
      <w:r>
        <w:t>Esta herramienta nos ha ayudado a saber qué tipo de información mostrar en algunas de las gráficas mostradas en nuestra aplicación.</w:t>
      </w:r>
    </w:p>
    <w:p w:rsidR="00A00931" w:rsidRPr="00846A44" w:rsidRDefault="00A00931" w:rsidP="00A00931">
      <w:bookmarkStart w:id="0" w:name="_GoBack"/>
      <w:bookmarkEnd w:id="0"/>
    </w:p>
    <w:p w:rsidR="00375EF8" w:rsidRPr="00375EF8" w:rsidRDefault="00375EF8" w:rsidP="00375EF8">
      <w:pPr>
        <w:pStyle w:val="Cuerpo"/>
      </w:pPr>
    </w:p>
    <w:p w:rsidR="000763FC" w:rsidRPr="00BC4FB6" w:rsidRDefault="000763FC" w:rsidP="00BC4FB6">
      <w:r>
        <w:br w:type="page"/>
      </w:r>
    </w:p>
    <w:p w:rsidR="00ED24F5" w:rsidRDefault="00282F6C" w:rsidP="00282F6C">
      <w:pPr>
        <w:pStyle w:val="Ttulo1"/>
      </w:pPr>
      <w:r>
        <w:lastRenderedPageBreak/>
        <w:t>Aspectos relevantes del desarrollo</w:t>
      </w:r>
    </w:p>
    <w:p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rsidR="0068108A" w:rsidRPr="0068108A" w:rsidRDefault="0068108A" w:rsidP="0068108A"/>
    <w:p w:rsidR="004E1A67" w:rsidRDefault="00421238" w:rsidP="004E1A67">
      <w:pPr>
        <w:pStyle w:val="Ttulo2"/>
      </w:pPr>
      <w:r>
        <w:t>Elección del f</w:t>
      </w:r>
      <w:r w:rsidR="004E1A67">
        <w:t>ramework CakePHP</w:t>
      </w:r>
    </w:p>
    <w:p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rsidR="00421238" w:rsidRDefault="00421238" w:rsidP="004E1A67">
      <w:r>
        <w:lastRenderedPageBreak/>
        <w:t xml:space="preserve">Debido a esta propuesta, me dediqué durante varios días a investigar, realizar tutoriales y pequeñas aplicaciones que se basaban en el framework. </w:t>
      </w:r>
    </w:p>
    <w:p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rsidR="00421238" w:rsidRDefault="00421238" w:rsidP="00421238">
      <w:pPr>
        <w:pStyle w:val="Ttulo2"/>
      </w:pPr>
      <w:r>
        <w:t>Elección de Maven</w:t>
      </w:r>
    </w:p>
    <w:p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rsidR="006843FA" w:rsidRPr="00421238" w:rsidRDefault="006843FA" w:rsidP="00421238">
      <w:r>
        <w:t>También otro factor que me ayudó a decantarme por Maven fue que este es más actual que Ant.</w:t>
      </w:r>
    </w:p>
    <w:p w:rsidR="006843FA" w:rsidRDefault="00421238" w:rsidP="006843FA">
      <w:pPr>
        <w:pStyle w:val="Ttulo2"/>
      </w:pPr>
      <w:r>
        <w:t>Elección de Bootstrap</w:t>
      </w:r>
    </w:p>
    <w:p w:rsidR="006843FA" w:rsidRDefault="006843FA" w:rsidP="006843FA">
      <w:r>
        <w:t>Las primeras semanas se dejó un poco de lado el diseño de la interfaz, centrándonos principalmente en la creación de los controladores, tablas de la base de datos…</w:t>
      </w:r>
    </w:p>
    <w:p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rsidR="00EF7934" w:rsidRDefault="00EF7934" w:rsidP="00EF7934">
      <w:r>
        <w:t>Una duda a resolver, fue la de qué reportes se le iban a mostrar a los alumnos cada vez que realizaban un intento de subida de práctica.</w:t>
      </w:r>
    </w:p>
    <w:p w:rsidR="00EF7934" w:rsidRDefault="00EF7934" w:rsidP="00EF7934">
      <w:r>
        <w:t>Por ello los plugins que se seleccionaron para generar estos reportes fueron los siguientes:</w:t>
      </w:r>
    </w:p>
    <w:p w:rsidR="00EF7934" w:rsidRDefault="00EF7934" w:rsidP="0021198B">
      <w:pPr>
        <w:pStyle w:val="Prrafodelista"/>
        <w:numPr>
          <w:ilvl w:val="0"/>
          <w:numId w:val="3"/>
        </w:numPr>
      </w:pPr>
      <w:r w:rsidRPr="00EF7934">
        <w:rPr>
          <w:b/>
        </w:rPr>
        <w:t>JAVANCSS</w:t>
      </w:r>
      <w:r>
        <w:t>: Ofrece información sobre métricas (complejidad ciclomática, número de líneas…).</w:t>
      </w:r>
    </w:p>
    <w:p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rsidR="00EF7934" w:rsidRDefault="00EF7934" w:rsidP="00EF7934">
      <w:pPr>
        <w:pStyle w:val="Ttulo2"/>
      </w:pPr>
      <w:r>
        <w:t>Elección de la forma de añadir los plugins</w:t>
      </w:r>
    </w:p>
    <w:p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e el arquetipo Maven, se llamara a dicho método el cual se va a encargar de:</w:t>
      </w:r>
    </w:p>
    <w:p w:rsidR="000E7C22" w:rsidRDefault="000E7C22" w:rsidP="0021198B">
      <w:pPr>
        <w:pStyle w:val="Prrafodelista"/>
        <w:numPr>
          <w:ilvl w:val="0"/>
          <w:numId w:val="4"/>
        </w:numPr>
      </w:pPr>
      <w:r>
        <w:t>Abrir el fichero pom.xml con una función propia de php.</w:t>
      </w:r>
    </w:p>
    <w:p w:rsidR="000E7C22" w:rsidRDefault="000E7C22" w:rsidP="0021198B">
      <w:pPr>
        <w:pStyle w:val="Prrafodelista"/>
        <w:numPr>
          <w:ilvl w:val="0"/>
          <w:numId w:val="4"/>
        </w:numPr>
      </w:pPr>
      <w:r>
        <w:t>Crear las etiquetas correspondientes para cada uno de los plugins.</w:t>
      </w:r>
    </w:p>
    <w:p w:rsidR="000E7C22" w:rsidRDefault="000E7C22" w:rsidP="0021198B">
      <w:pPr>
        <w:pStyle w:val="Prrafodelista"/>
        <w:numPr>
          <w:ilvl w:val="0"/>
          <w:numId w:val="4"/>
        </w:numPr>
      </w:pPr>
      <w:r>
        <w:t>Añadir dichas etiquetas al pom.xml y guardarlo.</w:t>
      </w:r>
    </w:p>
    <w:p w:rsidR="000E7C22" w:rsidRDefault="000E7C22" w:rsidP="000E7C22">
      <w:r>
        <w:t>Por lo tanto si en un futuro se quisiera añadir un nuevo plugin, sería necesario editar el método mencionado.</w:t>
      </w:r>
    </w:p>
    <w:p w:rsidR="00CA0C1A" w:rsidRPr="00CA0C1A" w:rsidRDefault="00CA0C1A" w:rsidP="000E7C22">
      <w:pPr>
        <w:rPr>
          <w:color w:val="FF0000"/>
        </w:rPr>
      </w:pPr>
      <w:r>
        <w:rPr>
          <w:color w:val="FF0000"/>
        </w:rPr>
        <w:t>((los botones</w:t>
      </w:r>
      <w:r w:rsidRPr="00CA0C1A">
        <w:rPr>
          <w:color w:val="FF0000"/>
        </w:rPr>
        <w:t>s de reportes habría que añadirles))</w:t>
      </w:r>
    </w:p>
    <w:p w:rsidR="00BA5899" w:rsidRPr="00BA5899" w:rsidRDefault="00BA5899" w:rsidP="00BA5899">
      <w:pPr>
        <w:pStyle w:val="Ttulo2"/>
      </w:pPr>
      <w:r>
        <w:t>Elección de la herramienta para los plagios</w:t>
      </w:r>
    </w:p>
    <w:p w:rsidR="0068108A" w:rsidRDefault="00D93CC0" w:rsidP="006843FA">
      <w:r>
        <w:t>Dado que se le quería añadir una opción al profesor para que pudiera comprobar si había plagios entre las prácticas subidas por los alumnos, era necesaria una herramienta para ello.</w:t>
      </w:r>
    </w:p>
    <w:p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rsidR="00A046A5" w:rsidRDefault="00A046A5" w:rsidP="006843FA">
      <w:r>
        <w:t>Por ello se investigó acerca de MOSS y JPLAG, que finalmente se acabó utilizando JPLAG ya que era fácil de implementar y además los reportes eran claros y sencillos.</w:t>
      </w:r>
    </w:p>
    <w:p w:rsidR="004A0C9F" w:rsidRDefault="004A0C9F" w:rsidP="006843FA"/>
    <w:p w:rsidR="004A0C9F" w:rsidRDefault="004A0C9F">
      <w:r>
        <w:br w:type="page"/>
      </w:r>
    </w:p>
    <w:p w:rsidR="004A0C9F" w:rsidRDefault="004A0C9F" w:rsidP="004A0C9F">
      <w:pPr>
        <w:pStyle w:val="Ttulo1"/>
      </w:pPr>
      <w:r>
        <w:lastRenderedPageBreak/>
        <w:t>Bibliografía</w:t>
      </w:r>
    </w:p>
    <w:p w:rsidR="00A77D04" w:rsidRPr="00A77D04" w:rsidRDefault="004A0C9F" w:rsidP="00A77D04">
      <w:pPr>
        <w:pStyle w:val="Bibliografa"/>
        <w:rPr>
          <w:rFonts w:ascii="Calibri" w:hAnsi="Calibri"/>
        </w:rPr>
      </w:pPr>
      <w:r>
        <w:fldChar w:fldCharType="begin"/>
      </w:r>
      <w:r w:rsidR="00CE3229">
        <w:instrText xml:space="preserve"> ADDIN ZOTERO_BIBL {"custom":[]} CSL_BIBLIOGRAPHY </w:instrText>
      </w:r>
      <w:r>
        <w:fldChar w:fldCharType="separate"/>
      </w:r>
      <w:r w:rsidR="00A77D04" w:rsidRPr="00A77D04">
        <w:rPr>
          <w:rFonts w:ascii="Calibri" w:hAnsi="Calibri"/>
        </w:rPr>
        <w:t>[1]</w:t>
      </w:r>
      <w:r w:rsidR="00A77D04" w:rsidRPr="00A77D04">
        <w:rPr>
          <w:rFonts w:ascii="Calibri" w:hAnsi="Calibri"/>
        </w:rPr>
        <w:tab/>
        <w:t xml:space="preserve">«Sistema de gestión de aprendizaje», </w:t>
      </w:r>
      <w:r w:rsidR="00A77D04" w:rsidRPr="00A77D04">
        <w:rPr>
          <w:rFonts w:ascii="Calibri" w:hAnsi="Calibri"/>
          <w:i/>
          <w:iCs/>
        </w:rPr>
        <w:t>Wikipedia, la enciclopedia libre</w:t>
      </w:r>
      <w:r w:rsidR="00A77D04" w:rsidRPr="00A77D04">
        <w:rPr>
          <w:rFonts w:ascii="Calibri" w:hAnsi="Calibri"/>
        </w:rPr>
        <w:t>. 21-nov-2015.</w:t>
      </w:r>
    </w:p>
    <w:p w:rsidR="00A77D04" w:rsidRPr="00A77D04" w:rsidRDefault="00A77D04" w:rsidP="00A77D04">
      <w:pPr>
        <w:pStyle w:val="Bibliografa"/>
        <w:rPr>
          <w:rFonts w:ascii="Calibri" w:hAnsi="Calibri"/>
        </w:rPr>
      </w:pPr>
      <w:r w:rsidRPr="00A77D04">
        <w:rPr>
          <w:rFonts w:ascii="Calibri" w:hAnsi="Calibri"/>
        </w:rPr>
        <w:t>[2]</w:t>
      </w:r>
      <w:r w:rsidRPr="00A77D04">
        <w:rPr>
          <w:rFonts w:ascii="Calibri" w:hAnsi="Calibri"/>
        </w:rPr>
        <w:tab/>
        <w:t>«LMS-Moodle».</w:t>
      </w:r>
    </w:p>
    <w:p w:rsidR="00A77D04" w:rsidRPr="00A77D04" w:rsidRDefault="00A77D04" w:rsidP="00A77D04">
      <w:pPr>
        <w:pStyle w:val="Bibliografa"/>
        <w:rPr>
          <w:rFonts w:ascii="Calibri" w:hAnsi="Calibri"/>
        </w:rPr>
      </w:pPr>
      <w:r w:rsidRPr="00A77D04">
        <w:rPr>
          <w:rFonts w:ascii="Calibri" w:hAnsi="Calibri"/>
        </w:rPr>
        <w:t>[3]</w:t>
      </w:r>
      <w:r w:rsidRPr="00A77D04">
        <w:rPr>
          <w:rFonts w:ascii="Calibri" w:hAnsi="Calibri"/>
        </w:rPr>
        <w:tab/>
        <w:t xml:space="preserve">«Moodle», </w:t>
      </w:r>
      <w:r w:rsidRPr="00A77D04">
        <w:rPr>
          <w:rFonts w:ascii="Calibri" w:hAnsi="Calibri"/>
          <w:i/>
          <w:iCs/>
        </w:rPr>
        <w:t>Wikipedia, la enciclopedia libre</w:t>
      </w:r>
      <w:r w:rsidRPr="00A77D04">
        <w:rPr>
          <w:rFonts w:ascii="Calibri" w:hAnsi="Calibri"/>
        </w:rPr>
        <w:t>. 04-dic-2015.</w:t>
      </w:r>
    </w:p>
    <w:p w:rsidR="00A77D04" w:rsidRPr="00A77D04" w:rsidRDefault="00A77D04" w:rsidP="00A77D04">
      <w:pPr>
        <w:pStyle w:val="Bibliografa"/>
        <w:rPr>
          <w:rFonts w:ascii="Calibri" w:hAnsi="Calibri"/>
        </w:rPr>
      </w:pPr>
      <w:r w:rsidRPr="00A77D04">
        <w:rPr>
          <w:rFonts w:ascii="Calibri" w:hAnsi="Calibri"/>
        </w:rPr>
        <w:t>[4]</w:t>
      </w:r>
      <w:r w:rsidRPr="00A77D04">
        <w:rPr>
          <w:rFonts w:ascii="Calibri" w:hAnsi="Calibri"/>
        </w:rPr>
        <w:tab/>
        <w:t xml:space="preserve">«Modelo Vista Controlador», en </w:t>
      </w:r>
      <w:r w:rsidRPr="00A77D04">
        <w:rPr>
          <w:rFonts w:ascii="Calibri" w:hAnsi="Calibri"/>
          <w:i/>
          <w:iCs/>
        </w:rPr>
        <w:t>CookBook</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5]</w:t>
      </w:r>
      <w:r w:rsidRPr="00A77D04">
        <w:rPr>
          <w:rFonts w:ascii="Calibri" w:hAnsi="Calibri"/>
        </w:rPr>
        <w:tab/>
        <w:t xml:space="preserve">«Desarrollo ágil de software», </w:t>
      </w:r>
      <w:r w:rsidRPr="00A77D04">
        <w:rPr>
          <w:rFonts w:ascii="Calibri" w:hAnsi="Calibri"/>
          <w:i/>
          <w:iCs/>
        </w:rPr>
        <w:t>Wikipedia, la enciclopedia libre</w:t>
      </w:r>
      <w:r w:rsidRPr="00A77D04">
        <w:rPr>
          <w:rFonts w:ascii="Calibri" w:hAnsi="Calibri"/>
        </w:rPr>
        <w:t>. 10-dic-2015.</w:t>
      </w:r>
    </w:p>
    <w:p w:rsidR="00A77D04" w:rsidRPr="00A77D04" w:rsidRDefault="00A77D04" w:rsidP="00A77D04">
      <w:pPr>
        <w:pStyle w:val="Bibliografa"/>
        <w:rPr>
          <w:rFonts w:ascii="Calibri" w:hAnsi="Calibri"/>
        </w:rPr>
      </w:pPr>
      <w:r w:rsidRPr="00A77D04">
        <w:rPr>
          <w:rFonts w:ascii="Calibri" w:hAnsi="Calibri"/>
        </w:rPr>
        <w:t>[6]</w:t>
      </w:r>
      <w:r w:rsidRPr="00A77D04">
        <w:rPr>
          <w:rFonts w:ascii="Calibri" w:hAnsi="Calibri"/>
        </w:rPr>
        <w:tab/>
        <w:t xml:space="preserve">R. Dario, «Mantenimiento de computadores: Metodologías de Desarrollo Ágiles Vs. Metodologías Tradicionales», </w:t>
      </w:r>
      <w:r w:rsidRPr="00A77D04">
        <w:rPr>
          <w:rFonts w:ascii="Calibri" w:hAnsi="Calibri"/>
          <w:i/>
          <w:iCs/>
        </w:rPr>
        <w:t>Mantenimiento de computadores</w:t>
      </w:r>
      <w:r w:rsidRPr="00A77D04">
        <w:rPr>
          <w:rFonts w:ascii="Calibri" w:hAnsi="Calibri"/>
        </w:rPr>
        <w:t>, 20-mar-2014. .</w:t>
      </w:r>
    </w:p>
    <w:p w:rsidR="00A77D04" w:rsidRPr="00A77D04" w:rsidRDefault="00A77D04" w:rsidP="00A77D04">
      <w:pPr>
        <w:pStyle w:val="Bibliografa"/>
        <w:rPr>
          <w:rFonts w:ascii="Calibri" w:hAnsi="Calibri"/>
        </w:rPr>
      </w:pPr>
      <w:r w:rsidRPr="00A77D04">
        <w:rPr>
          <w:rFonts w:ascii="Calibri" w:hAnsi="Calibri"/>
        </w:rPr>
        <w:t>[7]</w:t>
      </w:r>
      <w:r w:rsidRPr="00A77D04">
        <w:rPr>
          <w:rFonts w:ascii="Calibri" w:hAnsi="Calibri"/>
        </w:rPr>
        <w:tab/>
        <w:t xml:space="preserve">«Qué es SCRUM», </w:t>
      </w:r>
      <w:r w:rsidRPr="00A77D04">
        <w:rPr>
          <w:rFonts w:ascii="Calibri" w:hAnsi="Calibri"/>
          <w:i/>
          <w:iCs/>
        </w:rPr>
        <w:t>Proyectos Ágiles</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8]</w:t>
      </w:r>
      <w:r w:rsidRPr="00A77D04">
        <w:rPr>
          <w:rFonts w:ascii="Calibri" w:hAnsi="Calibri"/>
        </w:rPr>
        <w:tab/>
        <w:t>«Proceso y Roles de Scrum». [En línea]. Disponible en: https://www.softeng.es/es-es/empresa/metodologias-de-trabajo/metodologia-scrum/proceso-roles-de-scrum.html. [Accedido: 18-dic-2015].</w:t>
      </w:r>
    </w:p>
    <w:p w:rsidR="00A77D04" w:rsidRPr="00A77D04" w:rsidRDefault="00A77D04" w:rsidP="00A77D04">
      <w:pPr>
        <w:pStyle w:val="Bibliografa"/>
        <w:rPr>
          <w:rFonts w:ascii="Calibri" w:hAnsi="Calibri"/>
        </w:rPr>
      </w:pPr>
      <w:r w:rsidRPr="00A77D04">
        <w:rPr>
          <w:rFonts w:ascii="Calibri" w:hAnsi="Calibri"/>
        </w:rPr>
        <w:t>[9]</w:t>
      </w:r>
      <w:r w:rsidRPr="00A77D04">
        <w:rPr>
          <w:rFonts w:ascii="Calibri" w:hAnsi="Calibri"/>
        </w:rPr>
        <w:tab/>
        <w:t xml:space="preserve">«Definición de html — Definicion.de», </w:t>
      </w:r>
      <w:r w:rsidRPr="00A77D04">
        <w:rPr>
          <w:rFonts w:ascii="Calibri" w:hAnsi="Calibri"/>
          <w:i/>
          <w:iCs/>
        </w:rPr>
        <w:t>Definición.de</w:t>
      </w:r>
      <w:r w:rsidRPr="00A77D04">
        <w:rPr>
          <w:rFonts w:ascii="Calibri" w:hAnsi="Calibri"/>
        </w:rPr>
        <w:t>. [En línea]. Disponible en: http://definicion.de/html/. [Accedido: 12-dic-2015].</w:t>
      </w:r>
    </w:p>
    <w:p w:rsidR="00A77D04" w:rsidRPr="00A77D04" w:rsidRDefault="00A77D04" w:rsidP="00A77D04">
      <w:pPr>
        <w:pStyle w:val="Bibliografa"/>
        <w:rPr>
          <w:rFonts w:ascii="Calibri" w:hAnsi="Calibri"/>
        </w:rPr>
      </w:pPr>
      <w:r w:rsidRPr="00A77D04">
        <w:rPr>
          <w:rFonts w:ascii="Calibri" w:hAnsi="Calibri"/>
        </w:rPr>
        <w:t>[10]</w:t>
      </w:r>
      <w:r w:rsidRPr="00A77D04">
        <w:rPr>
          <w:rFonts w:ascii="Calibri" w:hAnsi="Calibri"/>
        </w:rPr>
        <w:tab/>
        <w:t xml:space="preserve">«HTML5», </w:t>
      </w:r>
      <w:r w:rsidRPr="00A77D04">
        <w:rPr>
          <w:rFonts w:ascii="Calibri" w:hAnsi="Calibri"/>
          <w:i/>
          <w:iCs/>
        </w:rPr>
        <w:t>Mozilla Developer Network</w:t>
      </w:r>
      <w:r w:rsidRPr="00A77D04">
        <w:rPr>
          <w:rFonts w:ascii="Calibri" w:hAnsi="Calibri"/>
        </w:rPr>
        <w:t>. [En línea]. Disponible en: https://developer.mozilla.org/es/docs/HTML/HTML5. [Accedido: 12-dic-2015].</w:t>
      </w:r>
    </w:p>
    <w:p w:rsidR="00A77D04" w:rsidRPr="00A77D04" w:rsidRDefault="00A77D04" w:rsidP="00A77D04">
      <w:pPr>
        <w:pStyle w:val="Bibliografa"/>
        <w:rPr>
          <w:rFonts w:ascii="Calibri" w:hAnsi="Calibri"/>
        </w:rPr>
      </w:pPr>
      <w:r w:rsidRPr="00A77D04">
        <w:rPr>
          <w:rFonts w:ascii="Calibri" w:hAnsi="Calibri"/>
        </w:rPr>
        <w:t>[11]</w:t>
      </w:r>
      <w:r w:rsidRPr="00A77D04">
        <w:rPr>
          <w:rFonts w:ascii="Calibri" w:hAnsi="Calibri"/>
        </w:rPr>
        <w:tab/>
        <w:t xml:space="preserve">«PHP», </w:t>
      </w:r>
      <w:r w:rsidRPr="00A77D04">
        <w:rPr>
          <w:rFonts w:ascii="Calibri" w:hAnsi="Calibri"/>
          <w:i/>
          <w:iCs/>
        </w:rPr>
        <w:t>Wikipedia, la enciclopedia libre</w:t>
      </w:r>
      <w:r w:rsidRPr="00A77D04">
        <w:rPr>
          <w:rFonts w:ascii="Calibri" w:hAnsi="Calibri"/>
        </w:rPr>
        <w:t>. 07-dic-2015.</w:t>
      </w:r>
    </w:p>
    <w:p w:rsidR="00A77D04" w:rsidRPr="00A77D04" w:rsidRDefault="00A77D04" w:rsidP="00A77D04">
      <w:pPr>
        <w:pStyle w:val="Bibliografa"/>
        <w:rPr>
          <w:rFonts w:ascii="Calibri" w:hAnsi="Calibri"/>
        </w:rPr>
      </w:pPr>
      <w:r w:rsidRPr="00A77D04">
        <w:rPr>
          <w:rFonts w:ascii="Calibri" w:hAnsi="Calibri"/>
        </w:rPr>
        <w:t>[12]</w:t>
      </w:r>
      <w:r w:rsidRPr="00A77D04">
        <w:rPr>
          <w:rFonts w:ascii="Calibri" w:hAnsi="Calibri"/>
        </w:rPr>
        <w:tab/>
        <w:t xml:space="preserve">«¿Qué es Bootstrap y cómo funciona en el diseño web?», </w:t>
      </w:r>
      <w:r w:rsidRPr="00A77D04">
        <w:rPr>
          <w:rFonts w:ascii="Calibri" w:hAnsi="Calibri"/>
          <w:i/>
          <w:iCs/>
        </w:rPr>
        <w:t>Chucherías</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13]</w:t>
      </w:r>
      <w:r w:rsidRPr="00A77D04">
        <w:rPr>
          <w:rFonts w:ascii="Calibri" w:hAnsi="Calibri"/>
        </w:rPr>
        <w:tab/>
        <w:t xml:space="preserve">«Definición de XML — Definicion.de», </w:t>
      </w:r>
      <w:r w:rsidRPr="00A77D04">
        <w:rPr>
          <w:rFonts w:ascii="Calibri" w:hAnsi="Calibri"/>
          <w:i/>
          <w:iCs/>
        </w:rPr>
        <w:t>Definición.de</w:t>
      </w:r>
      <w:r w:rsidRPr="00A77D04">
        <w:rPr>
          <w:rFonts w:ascii="Calibri" w:hAnsi="Calibri"/>
        </w:rPr>
        <w:t>. [En línea]. Disponible en: http://definicion.de/xml/. [Accedido: 15-dic-2015].</w:t>
      </w:r>
    </w:p>
    <w:p w:rsidR="00A77D04" w:rsidRPr="00A77D04" w:rsidRDefault="00A77D04" w:rsidP="00A77D04">
      <w:pPr>
        <w:pStyle w:val="Bibliografa"/>
        <w:rPr>
          <w:rFonts w:ascii="Calibri" w:hAnsi="Calibri"/>
        </w:rPr>
      </w:pPr>
      <w:r w:rsidRPr="00A77D04">
        <w:rPr>
          <w:rFonts w:ascii="Calibri" w:hAnsi="Calibri"/>
        </w:rPr>
        <w:t>[14]</w:t>
      </w:r>
      <w:r w:rsidRPr="00A77D04">
        <w:rPr>
          <w:rFonts w:ascii="Calibri" w:hAnsi="Calibri"/>
        </w:rPr>
        <w:tab/>
        <w:t xml:space="preserve">«GitHub», </w:t>
      </w:r>
      <w:r w:rsidRPr="00A77D04">
        <w:rPr>
          <w:rFonts w:ascii="Calibri" w:hAnsi="Calibri"/>
          <w:i/>
          <w:iCs/>
        </w:rPr>
        <w:t>Wikipedia, la enciclopedia libre</w:t>
      </w:r>
      <w:r w:rsidRPr="00A77D04">
        <w:rPr>
          <w:rFonts w:ascii="Calibri" w:hAnsi="Calibri"/>
        </w:rPr>
        <w:t>. 15-nov-2015.</w:t>
      </w:r>
    </w:p>
    <w:p w:rsidR="00A77D04" w:rsidRPr="00A77D04" w:rsidRDefault="00A77D04" w:rsidP="00A77D04">
      <w:pPr>
        <w:pStyle w:val="Bibliografa"/>
        <w:rPr>
          <w:rFonts w:ascii="Calibri" w:hAnsi="Calibri"/>
        </w:rPr>
      </w:pPr>
      <w:r w:rsidRPr="00A77D04">
        <w:rPr>
          <w:rFonts w:ascii="Calibri" w:hAnsi="Calibri"/>
        </w:rPr>
        <w:t>[15]</w:t>
      </w:r>
      <w:r w:rsidRPr="00A77D04">
        <w:rPr>
          <w:rFonts w:ascii="Calibri" w:hAnsi="Calibri"/>
        </w:rPr>
        <w:tab/>
        <w:t>«PHP: WampServer Definicion, Instalación y configuración». .</w:t>
      </w:r>
    </w:p>
    <w:p w:rsidR="00A77D04" w:rsidRPr="00A77D04" w:rsidRDefault="00A77D04" w:rsidP="00A77D04">
      <w:pPr>
        <w:pStyle w:val="Bibliografa"/>
        <w:rPr>
          <w:rFonts w:ascii="Calibri" w:hAnsi="Calibri"/>
        </w:rPr>
      </w:pPr>
      <w:r w:rsidRPr="00A77D04">
        <w:rPr>
          <w:rFonts w:ascii="Calibri" w:hAnsi="Calibri"/>
        </w:rPr>
        <w:t>[16]</w:t>
      </w:r>
      <w:r w:rsidRPr="00A77D04">
        <w:rPr>
          <w:rFonts w:ascii="Calibri" w:hAnsi="Calibri"/>
        </w:rPr>
        <w:tab/>
        <w:t xml:space="preserve">«MySQL», </w:t>
      </w:r>
      <w:r w:rsidRPr="00A77D04">
        <w:rPr>
          <w:rFonts w:ascii="Calibri" w:hAnsi="Calibri"/>
          <w:i/>
          <w:iCs/>
        </w:rPr>
        <w:t>Wikipedia, la enciclopedia libre</w:t>
      </w:r>
      <w:r w:rsidRPr="00A77D04">
        <w:rPr>
          <w:rFonts w:ascii="Calibri" w:hAnsi="Calibri"/>
        </w:rPr>
        <w:t>. 26-nov-2015.</w:t>
      </w:r>
    </w:p>
    <w:p w:rsidR="00A77D04" w:rsidRPr="00A77D04" w:rsidRDefault="00A77D04" w:rsidP="00A77D04">
      <w:pPr>
        <w:pStyle w:val="Bibliografa"/>
        <w:rPr>
          <w:rFonts w:ascii="Calibri" w:hAnsi="Calibri"/>
        </w:rPr>
      </w:pPr>
      <w:r w:rsidRPr="00A77D04">
        <w:rPr>
          <w:rFonts w:ascii="Calibri" w:hAnsi="Calibri"/>
        </w:rPr>
        <w:t>[17]</w:t>
      </w:r>
      <w:r w:rsidRPr="00A77D04">
        <w:rPr>
          <w:rFonts w:ascii="Calibri" w:hAnsi="Calibri"/>
        </w:rPr>
        <w:tab/>
        <w:t>«HeidiSQL, la gestión de tus bases de datos a golpe de clic». [En línea]. Disponible en: http://empresayeconomia.republica.com/aplicaciones-para-empresas/heidisql-la-gestion-de-tus-bases-de-datos-a-golpe-de-clic.html. [Accedido: 17-dic-2015].</w:t>
      </w:r>
    </w:p>
    <w:p w:rsidR="00A77D04" w:rsidRPr="00A77D04" w:rsidRDefault="00A77D04" w:rsidP="00A77D04">
      <w:pPr>
        <w:pStyle w:val="Bibliografa"/>
        <w:rPr>
          <w:rFonts w:ascii="Calibri" w:hAnsi="Calibri"/>
        </w:rPr>
      </w:pPr>
      <w:r w:rsidRPr="00A77D04">
        <w:rPr>
          <w:rFonts w:ascii="Calibri" w:hAnsi="Calibri"/>
        </w:rPr>
        <w:t>[18]</w:t>
      </w:r>
      <w:r w:rsidRPr="00A77D04">
        <w:rPr>
          <w:rFonts w:ascii="Calibri" w:hAnsi="Calibri"/>
        </w:rPr>
        <w:tab/>
        <w:t xml:space="preserve">«Astah*», </w:t>
      </w:r>
      <w:r w:rsidRPr="00A77D04">
        <w:rPr>
          <w:rFonts w:ascii="Calibri" w:hAnsi="Calibri"/>
          <w:i/>
          <w:iCs/>
        </w:rPr>
        <w:t>Wikipedia, the free encyclopedia</w:t>
      </w:r>
      <w:r w:rsidRPr="00A77D04">
        <w:rPr>
          <w:rFonts w:ascii="Calibri" w:hAnsi="Calibri"/>
        </w:rPr>
        <w:t>. 02-sep-2015.</w:t>
      </w:r>
    </w:p>
    <w:p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3AF7" w:rsidRDefault="005B3AF7" w:rsidP="00B3333E">
      <w:r>
        <w:separator/>
      </w:r>
    </w:p>
  </w:endnote>
  <w:endnote w:type="continuationSeparator" w:id="0">
    <w:p w:rsidR="005B3AF7" w:rsidRDefault="005B3AF7"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3AF7" w:rsidRDefault="005B3AF7" w:rsidP="00B3333E">
      <w:r>
        <w:separator/>
      </w:r>
    </w:p>
  </w:footnote>
  <w:footnote w:type="continuationSeparator" w:id="0">
    <w:p w:rsidR="005B3AF7" w:rsidRDefault="005B3AF7"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6"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0"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0"/>
  </w:num>
  <w:num w:numId="4">
    <w:abstractNumId w:val="4"/>
  </w:num>
  <w:num w:numId="5">
    <w:abstractNumId w:val="7"/>
  </w:num>
  <w:num w:numId="6">
    <w:abstractNumId w:val="15"/>
  </w:num>
  <w:num w:numId="7">
    <w:abstractNumId w:val="12"/>
  </w:num>
  <w:num w:numId="8">
    <w:abstractNumId w:val="1"/>
  </w:num>
  <w:num w:numId="9">
    <w:abstractNumId w:val="6"/>
  </w:num>
  <w:num w:numId="10">
    <w:abstractNumId w:val="13"/>
  </w:num>
  <w:num w:numId="11">
    <w:abstractNumId w:val="16"/>
  </w:num>
  <w:num w:numId="12">
    <w:abstractNumId w:val="17"/>
  </w:num>
  <w:num w:numId="13">
    <w:abstractNumId w:val="14"/>
  </w:num>
  <w:num w:numId="14">
    <w:abstractNumId w:val="10"/>
  </w:num>
  <w:num w:numId="15">
    <w:abstractNumId w:val="8"/>
  </w:num>
  <w:num w:numId="16">
    <w:abstractNumId w:val="11"/>
  </w:num>
  <w:num w:numId="17">
    <w:abstractNumId w:val="3"/>
  </w:num>
  <w:num w:numId="18">
    <w:abstractNumId w:val="5"/>
  </w:num>
  <w:num w:numId="19">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45BB2"/>
    <w:rsid w:val="00267086"/>
    <w:rsid w:val="00271610"/>
    <w:rsid w:val="00282F6C"/>
    <w:rsid w:val="00283DC2"/>
    <w:rsid w:val="002D6B36"/>
    <w:rsid w:val="002F5CE5"/>
    <w:rsid w:val="00301527"/>
    <w:rsid w:val="00306D77"/>
    <w:rsid w:val="003242FD"/>
    <w:rsid w:val="00335DE7"/>
    <w:rsid w:val="0035326E"/>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6A55"/>
    <w:rsid w:val="005B3AF7"/>
    <w:rsid w:val="005B6988"/>
    <w:rsid w:val="005D2144"/>
    <w:rsid w:val="005E1B00"/>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B3BCE"/>
    <w:rsid w:val="007B41D2"/>
    <w:rsid w:val="007B7DC8"/>
    <w:rsid w:val="007C137B"/>
    <w:rsid w:val="007D25B2"/>
    <w:rsid w:val="007D2965"/>
    <w:rsid w:val="007D2A05"/>
    <w:rsid w:val="007E121C"/>
    <w:rsid w:val="00802B0A"/>
    <w:rsid w:val="008147B7"/>
    <w:rsid w:val="00815830"/>
    <w:rsid w:val="00845C81"/>
    <w:rsid w:val="00846A44"/>
    <w:rsid w:val="0085588B"/>
    <w:rsid w:val="00855D3C"/>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13BCE"/>
    <w:rsid w:val="00913FBD"/>
    <w:rsid w:val="009844BA"/>
    <w:rsid w:val="00993947"/>
    <w:rsid w:val="009A7A54"/>
    <w:rsid w:val="009A7E96"/>
    <w:rsid w:val="009B2268"/>
    <w:rsid w:val="009C1841"/>
    <w:rsid w:val="009E5AD0"/>
    <w:rsid w:val="009F039B"/>
    <w:rsid w:val="009F289A"/>
    <w:rsid w:val="009F5EDB"/>
    <w:rsid w:val="00A00931"/>
    <w:rsid w:val="00A046A5"/>
    <w:rsid w:val="00A4283A"/>
    <w:rsid w:val="00A457DA"/>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1A50"/>
    <w:rsid w:val="00BA30BF"/>
    <w:rsid w:val="00BA3FC6"/>
    <w:rsid w:val="00BA45A3"/>
    <w:rsid w:val="00BA5899"/>
    <w:rsid w:val="00BC4562"/>
    <w:rsid w:val="00BC4FB6"/>
    <w:rsid w:val="00BC61DE"/>
    <w:rsid w:val="00BE011F"/>
    <w:rsid w:val="00BE4D82"/>
    <w:rsid w:val="00BF1A02"/>
    <w:rsid w:val="00C12EDF"/>
    <w:rsid w:val="00C265F2"/>
    <w:rsid w:val="00C47EEC"/>
    <w:rsid w:val="00C61180"/>
    <w:rsid w:val="00C7036C"/>
    <w:rsid w:val="00C72026"/>
    <w:rsid w:val="00C72630"/>
    <w:rsid w:val="00C800FC"/>
    <w:rsid w:val="00C81428"/>
    <w:rsid w:val="00C835AB"/>
    <w:rsid w:val="00CA0C1A"/>
    <w:rsid w:val="00CB588A"/>
    <w:rsid w:val="00CC4F43"/>
    <w:rsid w:val="00CD6BD4"/>
    <w:rsid w:val="00CE2FA1"/>
    <w:rsid w:val="00CE3229"/>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7515"/>
    <w:rsid w:val="00F64894"/>
    <w:rsid w:val="00F71741"/>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3.org/TR/html5/" TargetMode="External"/><Relationship Id="rId13" Type="http://schemas.openxmlformats.org/officeDocument/2006/relationships/hyperlink" Target="https://xp-dev.com/" TargetMode="External"/><Relationship Id="rId18" Type="http://schemas.openxmlformats.org/officeDocument/2006/relationships/hyperlink" Target="http://astah.ne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 TargetMode="External"/><Relationship Id="rId17" Type="http://schemas.openxmlformats.org/officeDocument/2006/relationships/hyperlink" Target="http://www.heidisql.com/" TargetMode="External"/><Relationship Id="rId2" Type="http://schemas.openxmlformats.org/officeDocument/2006/relationships/numbering" Target="numbering.xml"/><Relationship Id="rId16" Type="http://schemas.openxmlformats.org/officeDocument/2006/relationships/hyperlink" Target="https://www.mysql.com/"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XML/" TargetMode="External"/><Relationship Id="rId5" Type="http://schemas.openxmlformats.org/officeDocument/2006/relationships/webSettings" Target="webSettings.xml"/><Relationship Id="rId15" Type="http://schemas.openxmlformats.org/officeDocument/2006/relationships/hyperlink" Target="http://www.wampserver.com/en/" TargetMode="External"/><Relationship Id="rId10" Type="http://schemas.openxmlformats.org/officeDocument/2006/relationships/hyperlink" Target="http://getbootstrap.com/" TargetMode="External"/><Relationship Id="rId19" Type="http://schemas.openxmlformats.org/officeDocument/2006/relationships/hyperlink" Target="http://www.freefilesync.org/" TargetMode="External"/><Relationship Id="rId4" Type="http://schemas.openxmlformats.org/officeDocument/2006/relationships/settings" Target="settings.xml"/><Relationship Id="rId9" Type="http://schemas.openxmlformats.org/officeDocument/2006/relationships/hyperlink" Target="http://php.net/" TargetMode="External"/><Relationship Id="rId14" Type="http://schemas.openxmlformats.org/officeDocument/2006/relationships/hyperlink" Target="https://moodle.org/?lang=e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1FBF2-FA06-4E51-A4D0-006F3C24D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533</TotalTime>
  <Pages>13</Pages>
  <Words>7833</Words>
  <Characters>43083</Characters>
  <Application>Microsoft Office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9</cp:revision>
  <dcterms:created xsi:type="dcterms:W3CDTF">2015-10-05T11:58:00Z</dcterms:created>
  <dcterms:modified xsi:type="dcterms:W3CDTF">2015-12-3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kGEuPurf"/&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